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C192A" w:rsidRDefault="003C192A"/>
    <w:p w:rsidR="003C192A" w:rsidRDefault="003C192A"/>
    <w:tbl>
      <w:tblPr>
        <w:tblW w:w="0" w:type="auto"/>
        <w:tblInd w:w="108" w:type="dxa"/>
        <w:tblLook w:val="04A0" w:firstRow="1" w:lastRow="0" w:firstColumn="1" w:lastColumn="0" w:noHBand="0" w:noVBand="1"/>
      </w:tblPr>
      <w:tblGrid>
        <w:gridCol w:w="774"/>
        <w:gridCol w:w="960"/>
        <w:gridCol w:w="960"/>
        <w:gridCol w:w="960"/>
        <w:gridCol w:w="960"/>
        <w:gridCol w:w="960"/>
        <w:gridCol w:w="960"/>
      </w:tblGrid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Algorith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H5N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ADEA</w:t>
            </w:r>
            <w:r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 xml:space="preserve">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 xml:space="preserve">dBA 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PSO [6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A [3]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A [8]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056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057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046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0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1.129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1.154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0.933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0.0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814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813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819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1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1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.1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6.287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6.2653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6.396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5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5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5.0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523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52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529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6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6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6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0.477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0.471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0.590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50.0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2045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204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205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288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283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2.3082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44.091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44.091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44.102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45.617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45.5507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45.0488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1.749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1.7498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1.7497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1.749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1.753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1.8118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x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4.995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4.995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4.9951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4.996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5.063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34.4626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33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311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3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.383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81.6045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58.3261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294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2725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0.9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358.6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337.4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191.1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4.4865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616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99.2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53.846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53.846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53.8462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542.078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526.3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62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203.4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203.4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203.4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867.025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882.89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74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11.11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11.111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111.1111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99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2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2.258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2.258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2.2581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4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769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769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7692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8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0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5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4831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g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00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054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-0.97880</w:t>
            </w:r>
          </w:p>
        </w:tc>
      </w:tr>
      <w:tr w:rsidR="003C192A" w:rsidRPr="0020504A" w:rsidTr="00EE7B63">
        <w:trPr>
          <w:trHeight w:val="312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lef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f(x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3108.8721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3109.163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3113.61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4578.374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4599.65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3C192A" w:rsidRPr="0020504A" w:rsidRDefault="003C192A" w:rsidP="00EE7B63">
            <w:pPr>
              <w:spacing w:after="0" w:line="240" w:lineRule="auto"/>
              <w:ind w:firstLine="0"/>
              <w:jc w:val="right"/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</w:pPr>
            <w:r w:rsidRPr="0020504A">
              <w:rPr>
                <w:rFonts w:eastAsia="Times New Roman" w:cstheme="majorHAnsi"/>
                <w:color w:val="000000"/>
                <w:sz w:val="14"/>
                <w:szCs w:val="14"/>
                <w:lang w:val="en-US"/>
              </w:rPr>
              <w:t>64691.98000</w:t>
            </w:r>
          </w:p>
        </w:tc>
      </w:tr>
    </w:tbl>
    <w:p w:rsidR="00D7433A" w:rsidRDefault="00D7433A"/>
    <w:p w:rsidR="003C192A" w:rsidRDefault="003C192A">
      <w:r w:rsidRPr="003C192A">
        <w:t xml:space="preserve">* indicates constraint value less than or equal to 1*10–4 (1E </w:t>
      </w:r>
      <w:r w:rsidRPr="003C192A">
        <w:t xml:space="preserve"> 4) and considered as zero (0).</w:t>
      </w:r>
    </w:p>
    <w:p w:rsidR="003C192A" w:rsidRDefault="003C192A"/>
    <w:p w:rsidR="003C192A" w:rsidRDefault="003C192A">
      <w:r>
        <w:rPr>
          <w:noProof/>
        </w:rPr>
        <w:drawing>
          <wp:inline distT="0" distB="0" distL="0" distR="0" wp14:anchorId="12EE46ED" wp14:editId="5A23B528">
            <wp:extent cx="2403764" cy="1784985"/>
            <wp:effectExtent l="0" t="0" r="0" b="0"/>
            <wp:docPr id="475320068" name="Picture 4753200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"/>
                    <a:srcRect r="456"/>
                    <a:stretch/>
                  </pic:blipFill>
                  <pic:spPr bwMode="auto">
                    <a:xfrm>
                      <a:off x="0" y="0"/>
                      <a:ext cx="2404592" cy="1785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AC17B0" w:rsidRDefault="00AC17B0"/>
    <w:p w:rsidR="00B83240" w:rsidRDefault="00B83240"/>
    <w:p w:rsidR="00B83240" w:rsidRDefault="00B83240"/>
    <w:tbl>
      <w:tblPr>
        <w:tblW w:w="5000" w:type="pct"/>
        <w:jc w:val="center"/>
        <w:tblLook w:val="04A0" w:firstRow="1" w:lastRow="0" w:firstColumn="1" w:lastColumn="0" w:noHBand="0" w:noVBand="1"/>
      </w:tblPr>
      <w:tblGrid>
        <w:gridCol w:w="890"/>
        <w:gridCol w:w="1059"/>
        <w:gridCol w:w="1059"/>
        <w:gridCol w:w="1059"/>
        <w:gridCol w:w="1059"/>
        <w:gridCol w:w="1059"/>
        <w:gridCol w:w="1059"/>
        <w:gridCol w:w="1059"/>
        <w:gridCol w:w="1052"/>
      </w:tblGrid>
      <w:tr w:rsidR="0006358F" w:rsidRPr="00B83240" w:rsidTr="00510A09">
        <w:trPr>
          <w:trHeight w:val="312"/>
          <w:jc w:val="center"/>
        </w:trPr>
        <w:tc>
          <w:tcPr>
            <w:tcW w:w="476" w:type="pct"/>
            <w:vMerge w:val="restart"/>
            <w:tcBorders>
              <w:top w:val="single" w:sz="4" w:space="0" w:color="000000"/>
              <w:left w:val="nil"/>
              <w:right w:val="nil"/>
            </w:tcBorders>
            <w:shd w:val="clear" w:color="auto" w:fill="auto"/>
            <w:noWrap/>
            <w:vAlign w:val="center"/>
          </w:tcPr>
          <w:p w:rsidR="0006358F" w:rsidRPr="0006358F" w:rsidRDefault="0006358F" w:rsidP="0006358F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bookmarkStart w:id="0" w:name="_GoBack"/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Optimum 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br/>
              <w:t>Variables</w:t>
            </w:r>
          </w:p>
        </w:tc>
        <w:tc>
          <w:tcPr>
            <w:tcW w:w="4524" w:type="pct"/>
            <w:gridSpan w:val="8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06358F" w:rsidRPr="0006358F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lgorithm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vMerge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</w:p>
        </w:tc>
        <w:tc>
          <w:tcPr>
            <w:tcW w:w="566" w:type="pct"/>
            <w:tcBorders>
              <w:top w:val="single" w:sz="4" w:space="0" w:color="000000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H5N1</w:t>
            </w:r>
          </w:p>
        </w:tc>
        <w:tc>
          <w:tcPr>
            <w:tcW w:w="566" w:type="pct"/>
            <w:tcBorders>
              <w:top w:val="single" w:sz="4" w:space="0" w:color="000000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ADEA</w: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instrText xml:space="preserve"> ADDIN ZOTERO_ITEM CSL_CITATION {"citationID":"7owxrOo4","properties":{"formattedCitation":"[1]","plainCitation":"[1]","noteIndex":0},"citationItems":[{"id":736,"uris":["http://zotero.org/users/10327636/items/6R6JBZ6R"],"itemData":{"id":736,"type":"article-journal","container-title":"Materials Today: Proceedings","DOI":"10.1016/j.matpr.2020.02.432","ISSN":"22147853","journalAbbreviation":"Materials Today: Proceedings","language":"en","page":"1977-1981","source":"DOI.org (Crossref)","title":"Optimization of five stage cantilever beam design and three stage heat exchanger design using amended differential evolution algorithm","volume":"26","author":[{"family":"Patel","given":"Jigar L."},{"family":"Rana","given":"Parthiv B."},{"family":"Lalwani","given":"D.I."}],"issued":{"date-parts":[["2020"]]}}}],"schema":"https://github.com/citation-style-language/schema/raw/master/csl-citation.json"} </w:instrTex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6358F">
              <w:rPr>
                <w:rFonts w:ascii="Calibri Light" w:hAnsi="Calibri Light" w:cs="Calibri Light"/>
                <w:sz w:val="16"/>
                <w:szCs w:val="16"/>
              </w:rPr>
              <w:t>[1]</w: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6" w:type="pct"/>
            <w:tcBorders>
              <w:top w:val="single" w:sz="4" w:space="0" w:color="000000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dBA </w: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instrText xml:space="preserve"> ADDIN ZOTERO_ITEM CSL_CITATION {"citationID":"5XuQE9IQ","properties":{"formattedCitation":"[2]","plainCitation":"[2]","noteIndex":0},"citationItems":[{"id":742,"uris":["http://zotero.org/users/10327636/items/2E7NGUET"],"itemData":{"id":742,"type":"chapter","container-title":"Nature-Inspired Algorithms and Applied Optimization","event-place":"Cham","ISBN":"978-3-319-67668-5","note":"collection-title: Studies in Computational Intelligence\nDOI: 10.1007/978-3-319-67669-2_9","page":"189-216","publisher":"Springer International Publishing","publisher-place":"Cham","source":"DOI.org (Crossref)","title":"Bat Algorithm and Directional Bat Algorithm with Case Studies","URL":"http://link.springer.com/10.1007/978-3-319-67669-2_9","volume":"744","editor":[{"family":"Yang","given":"Xin-She"}],"author":[{"family":"Chakri","given":"Asma"},{"family":"Ragueb","given":"Haroun"},{"family":"Yang","given":"Xin-She"}],"accessed":{"date-parts":[["2023",5,31]]},"issued":{"date-parts":[["2018"]]}}}],"schema":"https://github.com/citation-style-language/schema/raw/master/csl-citation.json"} </w:instrTex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6358F">
              <w:rPr>
                <w:rFonts w:ascii="Calibri Light" w:hAnsi="Calibri Light" w:cs="Calibri Light"/>
                <w:sz w:val="16"/>
                <w:szCs w:val="16"/>
              </w:rPr>
              <w:t>[2]</w: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6" w:type="pct"/>
            <w:tcBorders>
              <w:top w:val="single" w:sz="4" w:space="0" w:color="000000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PSGA 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ZOTERO_ITEM CSL_CITATION {"citationID":"QP6KVftO","properties":{"formattedCitation":"[3]","plainCitation":"[3]","noteIndex":0},"citationItems":[{"id":744,"uris":["http://zotero.org/users/10327636/items/3CB94D3Y"],"itemData":{"id":744,"type":"article-journal","container-title":"Computational Optimization and Applications","DOI":"10.1007/s10589-014-9637-0","ISSN":"0926-6003, 1573-2894","issue":"3","journalAbbreviation":"Comput Optim Appl","language":"en","page":"781-806","source":"DOI.org (Crossref)","title":"Advanced particle swarm assisted genetic algorithm for constrained optimization problems","volume":"58","author":[{"family":"Dhadwal","given":"Manoj Kumar"},{"family":"Jung","given":"Sung Nam"},{"family":"Kim","given":"Chang Joo"}],"issued":{"date-parts":[["2014",7]]}}}],"schema":"https://github.com/citation-style-language/schema/raw/master/csl-citation.json"} </w:instrTex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6358F">
              <w:rPr>
                <w:rFonts w:ascii="Times New Roman" w:hAnsi="Times New Roman" w:cs="Times New Roman"/>
                <w:sz w:val="16"/>
                <w:szCs w:val="16"/>
              </w:rPr>
              <w:t>[3]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6" w:type="pct"/>
            <w:tcBorders>
              <w:top w:val="single" w:sz="4" w:space="0" w:color="000000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SR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ZOTERO_ITEM CSL_CITATION {"citationID":"jqS2mN7O","properties":{"formattedCitation":"[3]","plainCitation":"[3]","noteIndex":0},"citationItems":[{"id":744,"uris":["http://zotero.org/users/10327636/items/3CB94D3Y"],"itemData":{"id":744,"type":"article-journal","container-title":"Computational Optimization and Applications","DOI":"10.1007/s10589-014-9637-0","ISSN":"0926-6003, 1573-2894","issue":"3","journalAbbreviation":"Comput Optim Appl","language":"en","page":"781-806","source":"DOI.org (Crossref)","title":"Advanced particle swarm assisted genetic algorithm for constrained optimization problems","volume":"58","author":[{"family":"Dhadwal","given":"Manoj Kumar"},{"family":"Jung","given":"Sung Nam"},{"family":"Kim","given":"Chang Joo"}],"issued":{"date-parts":[["2014",7]]}}}],"schema":"https://github.com/citation-style-language/schema/raw/master/csl-citation.json"} </w:instrTex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6358F">
              <w:rPr>
                <w:rFonts w:ascii="Times New Roman" w:hAnsi="Times New Roman" w:cs="Times New Roman"/>
                <w:sz w:val="16"/>
                <w:szCs w:val="16"/>
              </w:rPr>
              <w:t>[3]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6" w:type="pct"/>
            <w:tcBorders>
              <w:top w:val="single" w:sz="4" w:space="0" w:color="000000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GA 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ZOTERO_ITEM CSL_CITATION {"citationID":"8qumhK0O","properties":{"formattedCitation":"[4]","plainCitation":"[4]","noteIndex":0},"citationItems":[{"id":746,"uris":["http://zotero.org/users/10327636/items/ZCJVRCQW"],"itemData":{"id":746,"type":"paper-conference","container-title":"2008 IEEE Congress on Evolutionary Computation (IEEE World Congress on Computational Intelligence)","DOI":"10.1109/CEC.2008.4630985","event-place":"Hong Kong, China","event-title":"2008 IEEE Congress on Evolutionary Computation (CEC)","ISBN":"978-1-4244-1822-0","page":"1455-1462","publisher":"IEEE","publisher-place":"Hong Kong, China","source":"DOI.org (Crossref)","title":"A new hybrid AIS-GA for constrained optimization problems in mechanical engineering","URL":"http://ieeexplore.ieee.org/document/4630985/","author":[{"family":"Bernardino","given":"H.S."},{"family":"Barbosa","given":"H.J.C."},{"family":"Lemonge","given":"A.C.C."},{"family":"Fonseca","given":"L.G."}],"accessed":{"date-parts":[["2023",5,31]]},"issued":{"date-parts":[["2008",6]]}}}],"schema":"https://github.com/citation-style-language/schema/raw/master/csl-citation.json"} </w:instrTex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6358F">
              <w:rPr>
                <w:rFonts w:ascii="Times New Roman" w:hAnsi="Times New Roman" w:cs="Times New Roman"/>
                <w:sz w:val="16"/>
                <w:szCs w:val="16"/>
              </w:rPr>
              <w:t>[4]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6" w:type="pct"/>
            <w:tcBorders>
              <w:top w:val="single" w:sz="4" w:space="0" w:color="000000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GA 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instrText xml:space="preserve"> ADDIN ZOTERO_ITEM CSL_CITATION {"citationID":"wBOHbvL6","properties":{"formattedCitation":"[5]","plainCitation":"[5]","noteIndex":0},"citationItems":[{"id":747,"uris":["http://zotero.org/users/10327636/items/9XB3A7R2"],"itemData":{"id":747,"type":"article-journal","container-title":"International Journal for Numerical Methods in Engineering","DOI":"10.1002/nme.899","ISSN":"0029-5981, 1097-0207","issue":"5","journalAbbreviation":"Int. J. Numer. Meth. Engng.","language":"en","page":"703-736","source":"DOI.org (Crossref)","title":"An adaptive penalty scheme for genetic algorithms in structural optimization","volume":"59","author":[{"family":"Lemonge","given":"Afonso C. C."},{"family":"Barbosa","given":"Helio J. C."}],"issued":{"date-parts":[["2004",2,7]]}}}],"schema":"https://github.com/citation-style-language/schema/raw/master/csl-citation.json"} </w:instrTex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6358F">
              <w:rPr>
                <w:rFonts w:ascii="Times New Roman" w:hAnsi="Times New Roman" w:cs="Times New Roman"/>
                <w:sz w:val="16"/>
                <w:szCs w:val="16"/>
              </w:rPr>
              <w:t>[5]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  <w:tc>
          <w:tcPr>
            <w:tcW w:w="562" w:type="pct"/>
            <w:tcBorders>
              <w:top w:val="single" w:sz="4" w:space="0" w:color="000000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06358F" w:rsidRPr="00AC17B0" w:rsidRDefault="0006358F" w:rsidP="0006358F">
            <w:pPr>
              <w:spacing w:after="0" w:line="240" w:lineRule="auto"/>
              <w:ind w:firstLine="0"/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>BA</w:t>
            </w:r>
            <w:r w:rsidRPr="0006358F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  <w:t xml:space="preserve"> </w: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begin"/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instrText xml:space="preserve"> ADDIN ZOTERO_ITEM CSL_CITATION {"citationID":"16RF7QEs","properties":{"formattedCitation":"[2]","plainCitation":"[2]","noteIndex":0},"citationItems":[{"id":742,"uris":["http://zotero.org/users/10327636/items/2E7NGUET"],"itemData":{"id":742,"type":"chapter","container-title":"Nature-Inspired Algorithms and Applied Optimization","event-place":"Cham","ISBN":"978-3-319-67668-5","note":"collection-title: Studies in Computational Intelligence\nDOI: 10.1007/978-3-319-67669-2_9","page":"189-216","publisher":"Springer International Publishing","publisher-place":"Cham","source":"DOI.org (Crossref)","title":"Bat Algorithm and Directional Bat Algorithm with Case Studies","URL":"http://link.springer.com/10.1007/978-3-319-67669-2_9","volume":"744","editor":[{"family":"Yang","given":"Xin-She"}],"author":[{"family":"Chakri","given":"Asma"},{"family":"Ragueb","given":"Haroun"},{"family":"Yang","given":"Xin-She"}],"accessed":{"date-parts":[["2023",5,31]]},"issued":{"date-parts":[["2018"]]}}}],"schema":"https://github.com/citation-style-language/schema/raw/master/csl-citation.json"} </w:instrTex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separate"/>
            </w:r>
            <w:r w:rsidRPr="0006358F">
              <w:rPr>
                <w:rFonts w:ascii="Calibri Light" w:hAnsi="Calibri Light" w:cs="Calibri Light"/>
                <w:sz w:val="16"/>
                <w:szCs w:val="16"/>
              </w:rPr>
              <w:t>[2]</w:t>
            </w:r>
            <w:r w:rsidRPr="0006358F">
              <w:rPr>
                <w:rFonts w:eastAsia="Times New Roman" w:cstheme="majorHAnsi"/>
                <w:color w:val="000000"/>
                <w:sz w:val="16"/>
                <w:szCs w:val="16"/>
                <w:lang w:val="en-US"/>
              </w:rPr>
              <w:fldChar w:fldCharType="end"/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05649</w:t>
            </w:r>
          </w:p>
        </w:tc>
        <w:tc>
          <w:tcPr>
            <w:tcW w:w="56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05770</w:t>
            </w:r>
          </w:p>
        </w:tc>
        <w:tc>
          <w:tcPr>
            <w:tcW w:w="56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04668</w:t>
            </w:r>
          </w:p>
        </w:tc>
        <w:tc>
          <w:tcPr>
            <w:tcW w:w="56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00000</w:t>
            </w:r>
          </w:p>
        </w:tc>
        <w:tc>
          <w:tcPr>
            <w:tcW w:w="56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10321</w:t>
            </w:r>
          </w:p>
        </w:tc>
        <w:tc>
          <w:tcPr>
            <w:tcW w:w="56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00000</w:t>
            </w:r>
          </w:p>
        </w:tc>
        <w:tc>
          <w:tcPr>
            <w:tcW w:w="566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00000</w:t>
            </w:r>
          </w:p>
        </w:tc>
        <w:tc>
          <w:tcPr>
            <w:tcW w:w="562" w:type="pct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43593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1.12975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1.1546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0.9336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0.29433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0.0000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6.98366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81437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8133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8198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1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79583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1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1000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.01897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6.28738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6.2653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6.3961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5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5.8757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5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5.0000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4.81524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52386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5236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52973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6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5639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6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6000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79102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0.4771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0.4717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0.59009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1.26774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0.0000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51.81262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7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20457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2046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20516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28866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24726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2837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2.3082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4.55338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8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44.0914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44.0911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44.1023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45.61715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44.1385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45.5507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45.0488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6.22565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9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1.74976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1.7498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1.74976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1.7498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1.7917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1.7532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1.8118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1.71773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10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4.99509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4.9951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4.99514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4.9962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4.80139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5.0631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4.4626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35.32845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333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31175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328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.3836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75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81.6045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58.3261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6.79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29405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27259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0.9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358.6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295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337.4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191.1000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3960.00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4.48655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616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99.2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53.8462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645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53.8462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53.8462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990.00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542.07829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526.39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62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203.4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252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203.4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203.4000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771.00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867.02566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882.89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74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11.1111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704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11.1111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11.1111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555.00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6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0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99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516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7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0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19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03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.77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1.70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8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25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0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2.2581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408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2.2581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2.2581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5.56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9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0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1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44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7692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106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7692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7692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4.01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10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00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4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86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07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807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54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4831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54.800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g</m:t>
                    </m:r>
                  </m:e>
                  <m:sub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11</m:t>
                    </m:r>
                  </m:sub>
                </m:sSub>
              </m:oMath>
            </m:oMathPara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1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51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02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0013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1.030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05400</w:t>
            </w:r>
          </w:p>
        </w:tc>
        <w:tc>
          <w:tcPr>
            <w:tcW w:w="566" w:type="pct"/>
            <w:tcBorders>
              <w:top w:val="nil"/>
              <w:left w:val="single" w:sz="48" w:space="0" w:color="FFFFFF"/>
              <w:bottom w:val="nil"/>
              <w:right w:val="single" w:sz="48" w:space="0" w:color="FFFFFF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-0.97880</w:t>
            </w:r>
          </w:p>
        </w:tc>
        <w:tc>
          <w:tcPr>
            <w:tcW w:w="562" w:type="pct"/>
            <w:tcBorders>
              <w:top w:val="nil"/>
              <w:left w:val="single" w:sz="48" w:space="0" w:color="FFFFFF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0.97400</w:t>
            </w:r>
          </w:p>
        </w:tc>
      </w:tr>
      <w:tr w:rsidR="0006358F" w:rsidRPr="00B83240" w:rsidTr="0006358F">
        <w:trPr>
          <w:trHeight w:val="312"/>
          <w:jc w:val="center"/>
        </w:trPr>
        <w:tc>
          <w:tcPr>
            <w:tcW w:w="47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06358F" w:rsidP="00AC17B0">
            <w:pPr>
              <w:spacing w:after="0" w:line="240" w:lineRule="auto"/>
              <w:ind w:firstLine="0"/>
              <w:jc w:val="left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val="en-US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color w:val="000000"/>
                    <w:sz w:val="16"/>
                    <w:szCs w:val="16"/>
                    <w:lang w:val="en-US"/>
                  </w:rPr>
                  <m:t>f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color w:val="000000"/>
                        <w:sz w:val="16"/>
                        <w:szCs w:val="16"/>
                        <w:lang w:val="en-US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color w:val="000000"/>
                        <w:sz w:val="16"/>
                        <w:szCs w:val="16"/>
                        <w:lang w:val="en-US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56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3108.87218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3109.16300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3113.61000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4578.37434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3631.55000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4599.65000</w:t>
            </w:r>
          </w:p>
        </w:tc>
        <w:tc>
          <w:tcPr>
            <w:tcW w:w="566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64691.98000</w:t>
            </w:r>
          </w:p>
        </w:tc>
        <w:tc>
          <w:tcPr>
            <w:tcW w:w="562" w:type="pc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AC17B0" w:rsidRPr="00AC17B0" w:rsidRDefault="00AC17B0" w:rsidP="00AC17B0">
            <w:pPr>
              <w:spacing w:after="0" w:line="240" w:lineRule="auto"/>
              <w:ind w:firstLine="0"/>
              <w:jc w:val="right"/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</w:pPr>
            <w:r w:rsidRPr="00AC17B0">
              <w:rPr>
                <w:rFonts w:ascii="Times New Roman" w:eastAsia="Times New Roman" w:hAnsi="Times New Roman" w:cs="Times New Roman"/>
                <w:color w:val="000000"/>
                <w:sz w:val="14"/>
                <w:szCs w:val="14"/>
                <w:lang w:val="en-US"/>
              </w:rPr>
              <w:t>74125.97000</w:t>
            </w:r>
          </w:p>
        </w:tc>
      </w:tr>
      <w:bookmarkEnd w:id="0"/>
    </w:tbl>
    <w:p w:rsidR="00AC17B0" w:rsidRDefault="00AC17B0"/>
    <w:sectPr w:rsidR="00AC17B0" w:rsidSect="00B602FD">
      <w:pgSz w:w="11907" w:h="16840" w:code="9"/>
      <w:pgMar w:top="1418" w:right="851" w:bottom="1418" w:left="1701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C192A" w:rsidRDefault="003C192A" w:rsidP="003C192A">
      <w:pPr>
        <w:spacing w:after="0" w:line="240" w:lineRule="auto"/>
      </w:pPr>
      <w:r>
        <w:separator/>
      </w:r>
    </w:p>
  </w:endnote>
  <w:endnote w:type="continuationSeparator" w:id="0">
    <w:p w:rsidR="003C192A" w:rsidRDefault="003C192A" w:rsidP="003C19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C192A" w:rsidRDefault="003C192A" w:rsidP="003C192A">
      <w:pPr>
        <w:spacing w:after="0" w:line="240" w:lineRule="auto"/>
      </w:pPr>
      <w:r>
        <w:separator/>
      </w:r>
    </w:p>
  </w:footnote>
  <w:footnote w:type="continuationSeparator" w:id="0">
    <w:p w:rsidR="003C192A" w:rsidRDefault="003C192A" w:rsidP="003C192A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192A"/>
    <w:rsid w:val="0006358F"/>
    <w:rsid w:val="0026705E"/>
    <w:rsid w:val="003C192A"/>
    <w:rsid w:val="00764444"/>
    <w:rsid w:val="00AC17B0"/>
    <w:rsid w:val="00B602FD"/>
    <w:rsid w:val="00B83240"/>
    <w:rsid w:val="00D7433A"/>
    <w:rsid w:val="00DD07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2E9680"/>
  <w15:chartTrackingRefBased/>
  <w15:docId w15:val="{08453D5E-8A12-44D3-936D-7471D7CEC0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C192A"/>
    <w:pPr>
      <w:spacing w:after="120" w:line="360" w:lineRule="auto"/>
      <w:ind w:firstLine="567"/>
      <w:jc w:val="both"/>
    </w:pPr>
    <w:rPr>
      <w:rFonts w:asciiTheme="majorHAnsi" w:hAnsiTheme="majorHAnsi"/>
      <w:lang w:val="vi-V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602FD"/>
    <w:pPr>
      <w:keepNext/>
      <w:keepLines/>
      <w:spacing w:before="240" w:after="0" w:line="324" w:lineRule="auto"/>
      <w:ind w:firstLine="0"/>
      <w:contextualSpacing/>
      <w:jc w:val="left"/>
      <w:outlineLvl w:val="0"/>
    </w:pPr>
    <w:rPr>
      <w:rFonts w:ascii="Times New Roman" w:eastAsiaTheme="majorEastAsia" w:hAnsi="Times New Roman" w:cstheme="majorBidi"/>
      <w:b/>
      <w:sz w:val="26"/>
      <w:szCs w:val="32"/>
      <w:lang w:val="en-US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B602FD"/>
    <w:pPr>
      <w:keepNext/>
      <w:keepLines/>
      <w:spacing w:before="120" w:after="0" w:line="324" w:lineRule="auto"/>
      <w:ind w:firstLine="0"/>
      <w:contextualSpacing/>
      <w:jc w:val="left"/>
      <w:outlineLvl w:val="1"/>
    </w:pPr>
    <w:rPr>
      <w:rFonts w:ascii="Times New Roman" w:eastAsiaTheme="majorEastAsia" w:hAnsi="Times New Roman" w:cstheme="majorBidi"/>
      <w:b/>
      <w:sz w:val="26"/>
      <w:szCs w:val="26"/>
      <w:lang w:val="en-US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B602FD"/>
    <w:pPr>
      <w:keepNext/>
      <w:keepLines/>
      <w:spacing w:before="120" w:after="0" w:line="324" w:lineRule="auto"/>
      <w:ind w:firstLine="0"/>
      <w:contextualSpacing/>
      <w:jc w:val="left"/>
      <w:outlineLvl w:val="2"/>
    </w:pPr>
    <w:rPr>
      <w:rFonts w:ascii="Times New Roman" w:eastAsiaTheme="majorEastAsia" w:hAnsi="Times New Roman" w:cstheme="majorBidi"/>
      <w:b/>
      <w:i/>
      <w:sz w:val="26"/>
      <w:szCs w:val="24"/>
      <w:lang w:val="en-US"/>
    </w:rPr>
  </w:style>
  <w:style w:type="paragraph" w:styleId="Heading4">
    <w:name w:val="heading 4"/>
    <w:basedOn w:val="Normal"/>
    <w:next w:val="Normal"/>
    <w:link w:val="Heading4Char"/>
    <w:autoRedefine/>
    <w:uiPriority w:val="9"/>
    <w:semiHidden/>
    <w:unhideWhenUsed/>
    <w:qFormat/>
    <w:rsid w:val="00B602FD"/>
    <w:pPr>
      <w:keepNext/>
      <w:keepLines/>
      <w:spacing w:before="120" w:after="0" w:line="324" w:lineRule="auto"/>
      <w:ind w:firstLine="0"/>
      <w:contextualSpacing/>
      <w:jc w:val="left"/>
      <w:outlineLvl w:val="3"/>
    </w:pPr>
    <w:rPr>
      <w:rFonts w:ascii="Times New Roman" w:eastAsiaTheme="majorEastAsia" w:hAnsi="Times New Roman" w:cstheme="majorBidi"/>
      <w:i/>
      <w:iCs/>
      <w:sz w:val="26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02FD"/>
    <w:rPr>
      <w:rFonts w:ascii="Times New Roman" w:eastAsiaTheme="majorEastAsia" w:hAnsi="Times New Roman" w:cstheme="majorBidi"/>
      <w:b/>
      <w:sz w:val="26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602FD"/>
    <w:rPr>
      <w:rFonts w:ascii="Times New Roman" w:eastAsiaTheme="majorEastAsia" w:hAnsi="Times New Roman" w:cstheme="majorBidi"/>
      <w:b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602FD"/>
    <w:rPr>
      <w:rFonts w:ascii="Times New Roman" w:eastAsiaTheme="majorEastAsia" w:hAnsi="Times New Roman" w:cstheme="majorBidi"/>
      <w:b/>
      <w:i/>
      <w:sz w:val="26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602FD"/>
    <w:rPr>
      <w:rFonts w:ascii="Times New Roman" w:eastAsiaTheme="majorEastAsia" w:hAnsi="Times New Roman" w:cstheme="majorBidi"/>
      <w:i/>
      <w:iCs/>
      <w:sz w:val="26"/>
    </w:rPr>
  </w:style>
  <w:style w:type="paragraph" w:styleId="Header">
    <w:name w:val="header"/>
    <w:basedOn w:val="Normal"/>
    <w:link w:val="HeaderChar"/>
    <w:uiPriority w:val="99"/>
    <w:unhideWhenUsed/>
    <w:rsid w:val="003C19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C192A"/>
    <w:rPr>
      <w:rFonts w:asciiTheme="majorHAnsi" w:hAnsiTheme="majorHAnsi"/>
      <w:lang w:val="vi-VN"/>
    </w:rPr>
  </w:style>
  <w:style w:type="paragraph" w:styleId="Footer">
    <w:name w:val="footer"/>
    <w:basedOn w:val="Normal"/>
    <w:link w:val="FooterChar"/>
    <w:uiPriority w:val="99"/>
    <w:unhideWhenUsed/>
    <w:rsid w:val="003C192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C192A"/>
    <w:rPr>
      <w:rFonts w:asciiTheme="majorHAnsi" w:hAnsiTheme="majorHAnsi"/>
      <w:lang w:val="vi-V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785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3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93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2</Pages>
  <Words>1521</Words>
  <Characters>8671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 Xuan Thang</dc:creator>
  <cp:keywords/>
  <dc:description/>
  <cp:lastModifiedBy>Le Xuan Thang</cp:lastModifiedBy>
  <cp:revision>1</cp:revision>
  <dcterms:created xsi:type="dcterms:W3CDTF">2023-05-31T04:02:00Z</dcterms:created>
  <dcterms:modified xsi:type="dcterms:W3CDTF">2023-05-31T05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sRnUIqyB"/&gt;&lt;style id="http://www.zotero.org/styles/ieee" locale="en-US" hasBibliography="1" bibliographyStyleHasBeenSet="0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